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02470CFF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proofErr w:type="spellStart"/>
      <w:r w:rsidRPr="006C5651">
        <w:rPr>
          <w:b/>
          <w:sz w:val="32"/>
          <w:szCs w:val="32"/>
        </w:rPr>
        <w:t>web</w:t>
      </w:r>
      <w:proofErr w:type="spellEnd"/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1E6C2B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1E6C2B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 xml:space="preserve">с </w:t>
            </w:r>
            <w:proofErr w:type="gramStart"/>
            <w:r w:rsidRPr="006C5651">
              <w:rPr>
                <w:sz w:val="28"/>
                <w:szCs w:val="28"/>
              </w:rPr>
              <w:t>оценкой:</w:t>
            </w:r>
            <w:r w:rsidRPr="006C5651">
              <w:rPr>
                <w:sz w:val="28"/>
                <w:szCs w:val="28"/>
              </w:rPr>
              <w:tab/>
            </w:r>
            <w:proofErr w:type="gramEnd"/>
            <w:r w:rsidRPr="006C5651">
              <w:rPr>
                <w:sz w:val="28"/>
                <w:szCs w:val="28"/>
              </w:rPr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1E6C2B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1E6C2B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1A7E2ABC" w14:textId="77777777" w:rsidR="0050356D" w:rsidRPr="007A76A4" w:rsidRDefault="0016336E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5262582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2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3A3DDE" w14:textId="77777777" w:rsidR="0050356D" w:rsidRPr="007A76A4" w:rsidRDefault="004A3FB8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375262583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 xml:space="preserve">Обзор литературы </w:t>
            </w:r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  <w:highlight w:val="red"/>
              </w:rPr>
              <w:t>ССЫЛКИ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3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646A1A" w14:textId="77777777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5262582"/>
      <w:r w:rsidRPr="001C42D9">
        <w:lastRenderedPageBreak/>
        <w:t>Введение</w:t>
      </w:r>
      <w:bookmarkEnd w:id="2"/>
      <w:bookmarkEnd w:id="3"/>
    </w:p>
    <w:p w14:paraId="70B7B202" w14:textId="2B37D2CB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русско-язычном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сегменте сети Интернет осуществляется в 5-ти наиболее популярных поисковых системах [1]: Яндекс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Google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поиск Mail.ru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Rambler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Yahoo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>. 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 Для решения этой задачи существуют системы мониторинга</w:t>
      </w:r>
      <w:r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F12A16">
        <w:rPr>
          <w:rFonts w:ascii="Times New Roman" w:eastAsia="Times New Roman" w:hAnsi="Times New Roman" w:cs="Times New Roman"/>
          <w:sz w:val="28"/>
          <w:szCs w:val="28"/>
          <w:highlight w:val="yellow"/>
        </w:rPr>
        <w:t>[]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</w:p>
    <w:p w14:paraId="5B81FB0C" w14:textId="4550BC3E" w:rsidR="00903F85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Актуальность данной темы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(0.5 </w:t>
      </w:r>
      <w:proofErr w:type="spellStart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стр</w:t>
      </w:r>
      <w:proofErr w:type="spellEnd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)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 обусловлена необходимостью постоянного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r w:rsidR="00F451C4" w:rsidRPr="004917EC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</w:t>
      </w:r>
      <w:proofErr w:type="spellStart"/>
      <w:r w:rsidR="00161EDC">
        <w:rPr>
          <w:rFonts w:ascii="Times New Roman" w:eastAsia="Times New Roman" w:hAnsi="Times New Roman" w:cs="Times New Roman"/>
          <w:sz w:val="28"/>
          <w:szCs w:val="28"/>
        </w:rPr>
        <w:t>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earch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ngine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позволяет</w:t>
      </w:r>
      <w:ins w:id="4" w:author="Gleb Radchenko" w:date="2014-01-09T11:31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451C4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18D698D0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i/>
          <w:sz w:val="28"/>
          <w:szCs w:val="28"/>
        </w:rPr>
        <w:t>Целью данной работы (1 предложение)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 является разработка </w:t>
      </w:r>
      <w:proofErr w:type="spellStart"/>
      <w:r w:rsidRPr="001E6C2B">
        <w:rPr>
          <w:rFonts w:ascii="Times New Roman" w:eastAsia="Times New Roman" w:hAnsi="Times New Roman" w:cs="Times New Roman"/>
          <w:sz w:val="28"/>
          <w:szCs w:val="28"/>
        </w:rPr>
        <w:t>web</w:t>
      </w:r>
      <w:proofErr w:type="spellEnd"/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Яндекс. </w:t>
      </w:r>
    </w:p>
    <w:p w14:paraId="7BB133A8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lastRenderedPageBreak/>
        <w:t>Для достижения указанной цели необходимо решить следующие задачи:</w:t>
      </w:r>
    </w:p>
    <w:p w14:paraId="3C020319" w14:textId="1ADC3CEC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>изучить особенности существующих систем мониторинга позиций сайтов в поисковых системах;</w:t>
      </w:r>
    </w:p>
    <w:p w14:paraId="216A07F6" w14:textId="308DCA66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 xml:space="preserve">изучить </w:t>
      </w:r>
      <w:r w:rsidRPr="001E6C2B">
        <w:rPr>
          <w:kern w:val="0"/>
          <w:szCs w:val="28"/>
        </w:rPr>
        <w:t xml:space="preserve">особенности </w:t>
      </w:r>
      <w:r w:rsidRPr="001E6C2B">
        <w:rPr>
          <w:kern w:val="0"/>
          <w:szCs w:val="28"/>
        </w:rPr>
        <w:t xml:space="preserve">работы с </w:t>
      </w:r>
      <w:r w:rsidRPr="001E6C2B">
        <w:rPr>
          <w:kern w:val="0"/>
          <w:szCs w:val="28"/>
        </w:rPr>
        <w:t>платформами</w:t>
      </w:r>
      <w:r w:rsidRPr="001E6C2B">
        <w:rPr>
          <w:kern w:val="0"/>
          <w:szCs w:val="28"/>
        </w:rPr>
        <w:t xml:space="preserve"> </w:t>
      </w:r>
      <w:proofErr w:type="spellStart"/>
      <w:r w:rsidRPr="001E6C2B">
        <w:rPr>
          <w:kern w:val="0"/>
          <w:szCs w:val="28"/>
        </w:rPr>
        <w:t>Django</w:t>
      </w:r>
      <w:proofErr w:type="spellEnd"/>
      <w:r w:rsidRPr="001E6C2B">
        <w:rPr>
          <w:kern w:val="0"/>
          <w:szCs w:val="28"/>
        </w:rPr>
        <w:t xml:space="preserve"> и </w:t>
      </w:r>
      <w:r w:rsidRPr="001E6C2B">
        <w:rPr>
          <w:kern w:val="0"/>
          <w:szCs w:val="28"/>
          <w:lang w:val="en-US"/>
        </w:rPr>
        <w:t>Twitter</w:t>
      </w:r>
      <w:r w:rsidRPr="001E6C2B">
        <w:rPr>
          <w:kern w:val="0"/>
          <w:szCs w:val="28"/>
        </w:rPr>
        <w:t xml:space="preserve"> </w:t>
      </w:r>
      <w:r w:rsidRPr="001E6C2B">
        <w:rPr>
          <w:kern w:val="0"/>
          <w:szCs w:val="28"/>
          <w:lang w:val="en-US"/>
        </w:rPr>
        <w:t>Bootstrap</w:t>
      </w:r>
      <w:r w:rsidRPr="001E6C2B">
        <w:rPr>
          <w:kern w:val="0"/>
          <w:szCs w:val="28"/>
        </w:rPr>
        <w:t>;</w:t>
      </w:r>
    </w:p>
    <w:p w14:paraId="7BC02C40" w14:textId="4D3ACB4E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изучить существующие подходы разработки 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>систем мониторинга позиций сайтов в поисковых системах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A8FF1D8" w14:textId="0A3E6D11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спроектировать архитектуру системы мониторинга позиций сайтов в поисковых системах;</w:t>
      </w:r>
    </w:p>
    <w:p w14:paraId="289D7799" w14:textId="17EADD4D" w:rsidR="001E6C2B" w:rsidRPr="0016336E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реализовать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и протестировать 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веб-приложение для </w:t>
      </w:r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r>
        <w:rPr>
          <w:rFonts w:ascii="Times New Roman" w:eastAsia="Times New Roman" w:hAnsi="Times New Roman" w:cs="Times New Roman"/>
          <w:sz w:val="28"/>
          <w:szCs w:val="28"/>
        </w:rPr>
        <w:t>Яндекс</w:t>
      </w:r>
    </w:p>
    <w:p w14:paraId="3D58F5B3" w14:textId="77777777" w:rsidR="001E6C2B" w:rsidRDefault="001E6C2B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C10AA3D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165FC1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7291EEF4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</w:t>
      </w:r>
      <w:proofErr w:type="gramStart"/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реализованных ранее алгоритмов</w:t>
      </w:r>
      <w:proofErr w:type="gramEnd"/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и методов. Проведём некоторое сравнение с уже существующими подобными системами.</w:t>
      </w:r>
    </w:p>
    <w:p w14:paraId="6388FC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2A80D8FA" w14:textId="75F7792F" w:rsidR="001E6C2B" w:rsidRDefault="001E6C2B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br w:type="page"/>
      </w:r>
    </w:p>
    <w:p w14:paraId="204148E3" w14:textId="6024F768" w:rsidR="0016336E" w:rsidRDefault="0016336E" w:rsidP="001E6C2B">
      <w:pPr>
        <w:pStyle w:val="1"/>
        <w:numPr>
          <w:ilvl w:val="0"/>
          <w:numId w:val="16"/>
        </w:numPr>
      </w:pPr>
      <w:bookmarkStart w:id="5" w:name="_Toc375262583"/>
      <w:r>
        <w:lastRenderedPageBreak/>
        <w:t>Обзор литературы</w:t>
      </w:r>
      <w:bookmarkEnd w:id="5"/>
    </w:p>
    <w:p w14:paraId="53A8F541" w14:textId="736BD1F2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6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="00FC0F88" w:rsidRPr="004B3B80">
        <w:rPr>
          <w:rFonts w:ascii="Times New Roman" w:eastAsia="Times New Roman" w:hAnsi="Times New Roman" w:cs="Times New Roman"/>
          <w:sz w:val="28"/>
          <w:szCs w:val="28"/>
        </w:rPr>
        <w:t xml:space="preserve"> в о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пределенном порядке располагаются </w:t>
      </w:r>
      <w:hyperlink r:id="rId7" w:tooltip="Ссылка" w:history="1">
        <w:r w:rsidR="00FC0F88" w:rsidRPr="004B3B80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на веб-ресурсы, которые, по мнению поисковой системы, наиболее соответствуют указанному запросу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 w:rsidRPr="00E61C62">
        <w:rPr>
          <w:rFonts w:ascii="Times New Roman" w:eastAsia="Times New Roman" w:hAnsi="Times New Roman" w:cs="Times New Roman"/>
          <w:sz w:val="28"/>
          <w:szCs w:val="28"/>
        </w:rPr>
        <w:t>[3]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187CD070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Анализ выдачи позволяет сделать некоторые предположения о том, на основе каких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о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роизводится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е результатов поисковой выдачи.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A0518A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id" : "ITEM-1", "issued" : { "date-parts" : [ [ "2011" ] ] }, "page" : "69-77", "title" : "\u0423\u0434\u043a 004.738.52 \u043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 ], "mendeley" : { "previouslyFormattedCitation" : "[1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A0518A" w:rsidRPr="00A0518A">
        <w:rPr>
          <w:rFonts w:ascii="Times New Roman" w:eastAsia="Times New Roman" w:hAnsi="Times New Roman" w:cs="Times New Roman"/>
          <w:noProof/>
          <w:sz w:val="28"/>
          <w:szCs w:val="28"/>
        </w:rPr>
        <w:t>[1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40DA1857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зультаты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исследовани</w:t>
      </w:r>
      <w:r>
        <w:rPr>
          <w:rFonts w:ascii="Times New Roman" w:eastAsia="Times New Roman" w:hAnsi="Times New Roman" w:cs="Times New Roman"/>
          <w:sz w:val="28"/>
          <w:szCs w:val="28"/>
        </w:rPr>
        <w:t>й показывают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 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[2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направлена на повышение ранга сайта в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выдаче,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что </w:t>
      </w:r>
      <w:r>
        <w:rPr>
          <w:rFonts w:ascii="Times New Roman" w:eastAsia="Times New Roman" w:hAnsi="Times New Roman" w:cs="Times New Roman"/>
          <w:sz w:val="28"/>
          <w:szCs w:val="28"/>
        </w:rPr>
        <w:t>позволяет увеличить посещаемость сайта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8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>дает возможность осуществлять контроль за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lastRenderedPageBreak/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1AE2A5CA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9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1E6C2B">
        <w:t>)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истема «</w:t>
      </w:r>
      <w:proofErr w:type="spellStart"/>
      <w:r w:rsidR="00FA43B3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» позволяет созда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Интернет-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и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добави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е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ы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будет производиться мониторинг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поисковых системах России, Украины</w:t>
      </w:r>
      <w:r w:rsidR="00FA43B3" w:rsidRPr="00E924A9">
        <w:rPr>
          <w:rFonts w:ascii="Times New Roman" w:eastAsia="Times New Roman" w:hAnsi="Times New Roman" w:cs="Times New Roman"/>
          <w:sz w:val="28"/>
          <w:szCs w:val="28"/>
        </w:rPr>
        <w:t xml:space="preserve"> и Белорус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и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находится продвигаемый ресу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рс, количество запросов в месяц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ервиса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>то, что ег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–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латное размещение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сылок на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торонних ресурсах в целях увеличения показателей продвигаемых ресурсов либо повышения их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proofErr w:type="gramStart"/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E924A9" w:rsidRPr="001E6C2B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, </w:t>
      </w:r>
      <w:r w:rsidR="008E2E9D" w:rsidRPr="001E6C2B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</w:t>
      </w:r>
      <w:r w:rsidR="00E924A9" w:rsidRPr="001E6C2B">
        <w:rPr>
          <w:rFonts w:ascii="Times New Roman" w:eastAsia="Times New Roman" w:hAnsi="Times New Roman" w:cs="Times New Roman"/>
          <w:sz w:val="28"/>
          <w:szCs w:val="28"/>
          <w:highlight w:val="red"/>
        </w:rPr>
        <w:t>там</w:t>
      </w:r>
      <w:proofErr w:type="gramEnd"/>
      <w:r w:rsidR="00E924A9" w:rsidRPr="001E6C2B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неудобн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43E3E26" w14:textId="4013E2F2" w:rsidR="00834253" w:rsidRPr="00834253" w:rsidRDefault="00FA43B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Множество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proofErr w:type="spellStart"/>
      <w:r w:rsidR="00834253"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 w:rsidR="00834253"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0" w:history="1">
        <w:r w:rsidR="00834253"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="00834253" w:rsidRPr="004B3B80">
        <w:rPr>
          <w:rFonts w:ascii="Times New Roman" w:eastAsia="Times New Roman" w:hAnsi="Times New Roman" w:cs="Times New Roman"/>
          <w:sz w:val="28"/>
          <w:szCs w:val="28"/>
        </w:rPr>
        <w:t>)</w:t>
      </w:r>
      <w:r w:rsidRPr="004B3B80">
        <w:rPr>
          <w:rFonts w:ascii="Times New Roman" w:eastAsia="Times New Roman" w:hAnsi="Times New Roman" w:cs="Times New Roman"/>
          <w:sz w:val="28"/>
          <w:szCs w:val="28"/>
        </w:rPr>
        <w:t>, включая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3AEA0E" w:rsidR="00834253" w:rsidRPr="00834253" w:rsidRDefault="0083425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ль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;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9545934" w14:textId="006FC17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 информац</w:t>
      </w:r>
      <w:r w:rsidR="00FA43B3" w:rsidRPr="00F12A16">
        <w:rPr>
          <w:rFonts w:ascii="Times New Roman" w:eastAsia="Times New Roman" w:hAnsi="Times New Roman" w:cs="Times New Roman"/>
          <w:sz w:val="28"/>
          <w:szCs w:val="28"/>
        </w:rPr>
        <w:t>ии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6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F12A16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436F3A6E" w:rsidR="00834253" w:rsidRPr="00834253" w:rsidRDefault="00FA43B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 w:rsidRPr="001E6C2B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получение </w:t>
      </w:r>
      <w:r w:rsidR="00F12A16" w:rsidRPr="001E6C2B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о</w:t>
      </w:r>
      <w:proofErr w:type="gramEnd"/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результатах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653E9D0B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ый сервис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[5]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540D90B7" w14:textId="210E7D47" w:rsidR="001E6C2B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 xml:space="preserve">После изучения существующих решений было принято решение реализовать требуемую функциональность 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r w:rsidR="00FA43B3">
        <w:rPr>
          <w:kern w:val="0"/>
          <w:szCs w:val="28"/>
        </w:rPr>
        <w:t xml:space="preserve"> </w:t>
      </w:r>
      <w:r w:rsidR="00FA43B3" w:rsidRPr="001E6C2B">
        <w:rPr>
          <w:kern w:val="0"/>
          <w:szCs w:val="28"/>
          <w:highlight w:val="red"/>
        </w:rPr>
        <w:t>[]</w:t>
      </w:r>
      <w:r w:rsidR="00A600C1" w:rsidRPr="00A600C1">
        <w:rPr>
          <w:kern w:val="0"/>
          <w:szCs w:val="28"/>
        </w:rPr>
        <w:t xml:space="preserve"> — </w:t>
      </w:r>
      <w:r w:rsidR="001E6C2B">
        <w:rPr>
          <w:kern w:val="0"/>
          <w:szCs w:val="28"/>
        </w:rPr>
        <w:t xml:space="preserve">это </w:t>
      </w:r>
      <w:r w:rsidR="00A600C1" w:rsidRPr="00A600C1">
        <w:rPr>
          <w:kern w:val="0"/>
          <w:szCs w:val="28"/>
        </w:rPr>
        <w:t>высокоуровневый веб-</w:t>
      </w:r>
      <w:proofErr w:type="spellStart"/>
      <w:r w:rsidR="00A600C1" w:rsidRPr="00A600C1">
        <w:rPr>
          <w:kern w:val="0"/>
          <w:szCs w:val="28"/>
        </w:rPr>
        <w:t>фреймворк</w:t>
      </w:r>
      <w:proofErr w:type="spellEnd"/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 xml:space="preserve">, </w:t>
      </w:r>
      <w:r w:rsidR="00A600C1" w:rsidRPr="00A600C1">
        <w:rPr>
          <w:kern w:val="0"/>
          <w:szCs w:val="28"/>
        </w:rPr>
        <w:lastRenderedPageBreak/>
        <w:t>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r w:rsidR="001F13F5">
        <w:rPr>
          <w:iCs/>
          <w:kern w:val="0"/>
        </w:rPr>
        <w:t>Bootstrap</w:t>
      </w:r>
      <w:proofErr w:type="spellEnd"/>
      <w:r w:rsidR="001F13F5">
        <w:rPr>
          <w:iCs/>
          <w:kern w:val="0"/>
        </w:rPr>
        <w:t xml:space="preserve"> </w:t>
      </w:r>
      <w:r w:rsidR="00FA43B3" w:rsidRPr="00F12A16">
        <w:rPr>
          <w:iCs/>
          <w:kern w:val="0"/>
        </w:rPr>
        <w:t>[]</w:t>
      </w:r>
      <w:r w:rsidR="001F13F5">
        <w:rPr>
          <w:iCs/>
          <w:kern w:val="0"/>
        </w:rPr>
        <w:t xml:space="preserve"> </w:t>
      </w:r>
      <w:r w:rsidR="001E6C2B">
        <w:rPr>
          <w:iCs/>
          <w:kern w:val="0"/>
        </w:rPr>
        <w:t>– это</w:t>
      </w:r>
      <w:r w:rsidR="001F13F5">
        <w:rPr>
          <w:iCs/>
          <w:kern w:val="0"/>
        </w:rPr>
        <w:t xml:space="preserve">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F12A16">
        <w:rPr>
          <w:kern w:val="0"/>
          <w:szCs w:val="28"/>
        </w:rPr>
        <w:t xml:space="preserve"> </w:t>
      </w:r>
      <w:r w:rsidR="00FA43B3" w:rsidRPr="00F12A16">
        <w:rPr>
          <w:kern w:val="0"/>
          <w:szCs w:val="28"/>
        </w:rPr>
        <w:t>платформа</w:t>
      </w:r>
      <w:r w:rsidR="00FA43B3" w:rsidRPr="00FA43B3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для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</w:t>
      </w:r>
      <w:proofErr w:type="gramStart"/>
      <w:r w:rsidR="001F13F5" w:rsidRPr="001F13F5">
        <w:rPr>
          <w:kern w:val="0"/>
          <w:szCs w:val="28"/>
        </w:rPr>
        <w:t>разработки.</w:t>
      </w:r>
      <w:r w:rsidR="00E61C62" w:rsidRPr="00E61C62">
        <w:rPr>
          <w:kern w:val="0"/>
          <w:szCs w:val="28"/>
        </w:rPr>
        <w:t>[</w:t>
      </w:r>
      <w:proofErr w:type="gramEnd"/>
      <w:r w:rsidR="00E61C62" w:rsidRPr="00E61C62">
        <w:rPr>
          <w:kern w:val="0"/>
          <w:szCs w:val="28"/>
        </w:rPr>
        <w:t>6]</w:t>
      </w:r>
    </w:p>
    <w:p w14:paraId="23AB3CA5" w14:textId="75588085" w:rsidR="001E6C2B" w:rsidRDefault="001E6C2B" w:rsidP="001E6C2B">
      <w:pPr>
        <w:pStyle w:val="1"/>
        <w:numPr>
          <w:ilvl w:val="0"/>
          <w:numId w:val="16"/>
        </w:numPr>
      </w:pPr>
      <w:r>
        <w:rPr>
          <w:szCs w:val="28"/>
        </w:rPr>
        <w:br w:type="column"/>
      </w:r>
      <w:r>
        <w:lastRenderedPageBreak/>
        <w:t xml:space="preserve">Требования к системе </w:t>
      </w:r>
      <w:r w:rsidRPr="001E6C2B">
        <w:t>мониторинга позиций сайтов</w:t>
      </w:r>
    </w:p>
    <w:p w14:paraId="5A08EE4F" w14:textId="77777777" w:rsidR="001E6C2B" w:rsidRDefault="001E6C2B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316EEE74" w14:textId="00D14C59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Актер должен посредством варианта использования (прецедента) удовлетворять свои определенные потребности.</w:t>
      </w:r>
    </w:p>
    <w:p w14:paraId="43B2E7C9" w14:textId="7DDCA506" w:rsidR="00FD46F4" w:rsidRPr="004A3FB8" w:rsidRDefault="004A3FB8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У каждого актера должно быть </w:t>
      </w: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короткое, осмысленное с приклад</w:t>
      </w: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ной точки зрения имя.</w:t>
      </w:r>
    </w:p>
    <w:p w14:paraId="7EE6F8CE" w14:textId="7EDE00F6" w:rsidR="004A3FB8" w:rsidRDefault="004A3FB8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Каждого актера должно сопровождать краткое описание (одна или</w:t>
      </w: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</w:t>
      </w: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две строчки), объясняющее, что данный актер из себя представляет</w:t>
      </w: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</w:t>
      </w: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с прикладной точки зрения.</w:t>
      </w:r>
    </w:p>
    <w:p w14:paraId="7DE3FFE0" w14:textId="77777777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bookmarkStart w:id="7" w:name="_GoBack"/>
      <w:bookmarkEnd w:id="7"/>
    </w:p>
    <w:p w14:paraId="4172DB18" w14:textId="4A8792C0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дмин:</w:t>
      </w:r>
    </w:p>
    <w:p w14:paraId="7A1674B1" w14:textId="569E000A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росмотр списка юзеров</w:t>
      </w:r>
    </w:p>
    <w:p w14:paraId="26A65880" w14:textId="38F2649F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росмотр списка проектов</w:t>
      </w:r>
    </w:p>
    <w:p w14:paraId="06745BCC" w14:textId="2D523940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Сброс пароля пользователя</w:t>
      </w:r>
    </w:p>
    <w:p w14:paraId="460AF47D" w14:textId="1667C020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Удаление пользователя</w:t>
      </w:r>
    </w:p>
    <w:p w14:paraId="7BE2E72C" w14:textId="77777777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DCC391" w14:textId="4847806B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Юзер</w:t>
      </w:r>
    </w:p>
    <w:p w14:paraId="545F59A2" w14:textId="38593E2A" w:rsidR="00FD46F4" w:rsidRPr="00FD46F4" w:rsidRDefault="00FD46F4" w:rsidP="00B259F7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FD46F4">
        <w:rPr>
          <w:rFonts w:ascii="Times New Roman" w:eastAsia="Times New Roman" w:hAnsi="Times New Roman" w:cs="Times New Roman"/>
          <w:sz w:val="28"/>
          <w:szCs w:val="28"/>
        </w:rPr>
        <w:t xml:space="preserve">Зарегистрироваться в системе: 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 xml:space="preserve">пользователь заходит на форму регистрации, вводит 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257CFE" w:rsidRPr="00257CFE">
        <w:rPr>
          <w:rFonts w:ascii="Times New Roman" w:eastAsia="Times New Roman" w:hAnsi="Times New Roman" w:cs="Times New Roman"/>
          <w:sz w:val="28"/>
          <w:szCs w:val="28"/>
        </w:rPr>
        <w:t>-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mail</w:t>
      </w:r>
      <w:r w:rsidR="00257CFE" w:rsidRPr="00257CF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 xml:space="preserve">и желаемый пароль. На 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257CFE" w:rsidRPr="00257CFE">
        <w:rPr>
          <w:rFonts w:ascii="Times New Roman" w:eastAsia="Times New Roman" w:hAnsi="Times New Roman" w:cs="Times New Roman"/>
          <w:sz w:val="28"/>
          <w:szCs w:val="28"/>
        </w:rPr>
        <w:t>-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mail</w:t>
      </w:r>
      <w:r w:rsidR="00257CFE" w:rsidRPr="00257CF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>пользователя приходит уведомление об успешной регистрации на сайте.</w:t>
      </w:r>
    </w:p>
    <w:p w14:paraId="006AF395" w14:textId="279D7AD2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тредактировать личную информацию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>: пользователь заходит на форму редактирования личной информации, где он может указать следующую информацию о себе:</w:t>
      </w:r>
    </w:p>
    <w:p w14:paraId="52B29225" w14:textId="70ACC791" w:rsid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Ф.И.О.</w:t>
      </w:r>
    </w:p>
    <w:p w14:paraId="5F7D9AE9" w14:textId="09382CE1" w:rsidR="00257CFE" w:rsidRP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ополнительные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e-mail</w:t>
      </w:r>
    </w:p>
    <w:p w14:paraId="0C0DD1D9" w14:textId="5ABDD71E" w:rsidR="00257CFE" w:rsidRP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Фотографию</w:t>
      </w:r>
    </w:p>
    <w:p w14:paraId="22A452A0" w14:textId="570C2044" w:rsid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Группу крови</w:t>
      </w:r>
    </w:p>
    <w:p w14:paraId="3FF28CB0" w14:textId="073EB2DD" w:rsid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Номер паспорта</w:t>
      </w:r>
    </w:p>
    <w:p w14:paraId="181B24AD" w14:textId="7DA48168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Добавить проект мониторинга</w:t>
      </w:r>
    </w:p>
    <w:p w14:paraId="09CFA2C8" w14:textId="0D12E889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lastRenderedPageBreak/>
        <w:t>Просмотреть свои проекты мониторинга</w:t>
      </w:r>
    </w:p>
    <w:p w14:paraId="2B05802C" w14:textId="378EE81A" w:rsidR="00FD46F4" w:rsidRP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дписаться на обновления статуса мониторинга</w:t>
      </w:r>
    </w:p>
    <w:p w14:paraId="72387B66" w14:textId="77777777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34059510" w14:textId="08DB7C9F" w:rsidR="00FD46F4" w:rsidRDefault="00FD46F4" w:rsidP="00FD46F4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noProof/>
        </w:rPr>
        <w:drawing>
          <wp:inline distT="0" distB="0" distL="0" distR="0" wp14:anchorId="674886DF" wp14:editId="1E473EB1">
            <wp:extent cx="6119495" cy="3559175"/>
            <wp:effectExtent l="0" t="0" r="0" b="3175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119495" cy="3559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344647" w14:textId="77777777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014AB1D" w14:textId="71D2474F" w:rsidR="001F13F5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rFonts w:ascii="Times New Roman" w:eastAsia="Times New Roman" w:hAnsi="Times New Roman" w:cs="Times New Roman"/>
          <w:noProof/>
          <w:sz w:val="28"/>
          <w:szCs w:val="28"/>
        </w:rPr>
        <w:lastRenderedPageBreak/>
        <w:drawing>
          <wp:inline distT="0" distB="0" distL="0" distR="0" wp14:anchorId="7CC02A72" wp14:editId="55A42A8C">
            <wp:extent cx="2606146" cy="6916562"/>
            <wp:effectExtent l="0" t="0" r="3810" b="0"/>
            <wp:docPr id="1" name="Рисунок 1" descr="C:\Users\Крокодил\Downloads\Basic Use Case Diagram - Use Case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Крокодил\Downloads\Basic Use Case Diagram - Use Case (2)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7198" cy="69193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EC0F5E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16708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BE89E2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608ECBB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F6E873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E473009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0C0AB34C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18D1EF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DEA821C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588E60D6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925C489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3F53DE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5A1C5D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260100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</w:rPr>
      </w:pPr>
      <w:bookmarkStart w:id="8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8"/>
    </w:p>
    <w:p w14:paraId="30D47B7D" w14:textId="77777777" w:rsidR="00BE72EC" w:rsidRPr="00BE72EC" w:rsidRDefault="00A0518A" w:rsidP="00BE72EC">
      <w:pPr>
        <w:pStyle w:val="af6"/>
        <w:ind w:left="640" w:hanging="640"/>
        <w:divId w:val="959724286"/>
        <w:rPr>
          <w:noProof/>
          <w:sz w:val="28"/>
        </w:rPr>
      </w:pPr>
      <w:r>
        <w:rPr>
          <w:sz w:val="28"/>
        </w:rPr>
        <w:fldChar w:fldCharType="begin" w:fldLock="1"/>
      </w:r>
      <w:r>
        <w:rPr>
          <w:sz w:val="28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Pr="00A0518A">
        <w:rPr>
          <w:noProof/>
          <w:sz w:val="28"/>
        </w:rPr>
        <w:t xml:space="preserve">1. </w:t>
      </w:r>
      <w:r w:rsidRPr="00A0518A">
        <w:rPr>
          <w:noProof/>
          <w:sz w:val="28"/>
        </w:rPr>
        <w:tab/>
        <w:t xml:space="preserve">Удк 004.738.52 построение и сравнительный анализ моделей ранжирования результатов работы поисковых систем google и яндекс. 2011. P. 69–77. </w:t>
      </w:r>
    </w:p>
    <w:p w14:paraId="62924AFE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</w:rPr>
        <w:fldChar w:fldCharType="end"/>
      </w:r>
    </w:p>
    <w:bookmarkStart w:id="9" w:name="BAC_2010"/>
    <w:p w14:paraId="2153D1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9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C</w:t>
      </w:r>
      <w:r w:rsidRPr="00643CBC">
        <w:rPr>
          <w:rFonts w:ascii="Times New Roman" w:eastAsia="Times New Roman" w:hAnsi="Times New Roman" w:cs="Times New Roman"/>
          <w:sz w:val="28"/>
          <w:szCs w:val="28"/>
          <w:lang w:val="en-US"/>
        </w:rPr>
        <w:t>ossa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3" w:history="1"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www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cossa</w:t>
        </w:r>
        <w:proofErr w:type="spellEnd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proofErr w:type="spellEnd"/>
      </w:hyperlink>
      <w:r w:rsidRPr="00643CBC">
        <w:rPr>
          <w:rStyle w:val="af4"/>
          <w:rFonts w:ascii="Times New Roman" w:eastAsia="Times New Roman" w:hAnsi="Times New Roman" w:cs="Times New Roman"/>
          <w:sz w:val="28"/>
          <w:szCs w:val="28"/>
        </w:rPr>
        <w:t>/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0" w:name="BJ_2010"/>
    <w:p w14:paraId="27909D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0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W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eb</w:t>
      </w:r>
      <w:r>
        <w:rPr>
          <w:rFonts w:ascii="Times New Roman" w:eastAsia="Times New Roman" w:hAnsi="Times New Roman" w:cs="Times New Roman"/>
          <w:sz w:val="28"/>
          <w:lang w:val="en-US"/>
        </w:rPr>
        <w:t>E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ffector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4" w:history="1"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Pr="00643CBC">
          <w:rPr>
            <w:rFonts w:ascii="Times New Roman" w:eastAsia="Times New Roman" w:hAnsi="Times New Roman" w:cs="Times New Roman"/>
            <w:sz w:val="28"/>
          </w:rPr>
          <w:t>://</w:t>
        </w:r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ww</w:t>
        </w:r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ebeffector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ru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1" w:name="BOF_2010"/>
    <w:p w14:paraId="71EEC319" w14:textId="77777777" w:rsidR="00BB4910" w:rsidRPr="001E6C2B" w:rsidRDefault="00A0518A" w:rsidP="00A0518A">
      <w:pPr>
        <w:pStyle w:val="af6"/>
        <w:spacing w:line="360" w:lineRule="auto"/>
        <w:rPr>
          <w:sz w:val="28"/>
          <w:lang w:val="en-US"/>
        </w:rPr>
      </w:pPr>
      <w:r w:rsidRPr="00BB4910">
        <w:rPr>
          <w:sz w:val="28"/>
        </w:rPr>
        <w:fldChar w:fldCharType="begin"/>
      </w:r>
      <w:r w:rsidRPr="001E6C2B">
        <w:rPr>
          <w:sz w:val="28"/>
          <w:lang w:val="en-US"/>
        </w:rPr>
        <w:instrText xml:space="preserve"> </w:instrText>
      </w:r>
      <w:r w:rsidRPr="00BB4910">
        <w:rPr>
          <w:sz w:val="28"/>
          <w:lang w:val="en-US"/>
        </w:rPr>
        <w:instrText>AUTONUMLGL</w:instrText>
      </w:r>
      <w:r w:rsidRPr="001E6C2B">
        <w:rPr>
          <w:sz w:val="28"/>
          <w:lang w:val="en-US"/>
        </w:rPr>
        <w:instrText xml:space="preserve">  \</w:instrText>
      </w:r>
      <w:r w:rsidRPr="00BB4910">
        <w:rPr>
          <w:sz w:val="28"/>
          <w:lang w:val="en-US"/>
        </w:rPr>
        <w:instrText>e</w:instrText>
      </w:r>
      <w:r w:rsidRPr="001E6C2B">
        <w:rPr>
          <w:sz w:val="28"/>
          <w:lang w:val="en-US"/>
        </w:rPr>
        <w:instrText xml:space="preserve"> </w:instrText>
      </w:r>
      <w:r w:rsidRPr="00BB4910">
        <w:rPr>
          <w:sz w:val="28"/>
          <w:lang w:val="en-US"/>
        </w:rPr>
        <w:fldChar w:fldCharType="end"/>
      </w:r>
      <w:bookmarkEnd w:id="11"/>
      <w:r w:rsidRPr="001E6C2B">
        <w:rPr>
          <w:sz w:val="28"/>
          <w:lang w:val="en-US"/>
        </w:rPr>
        <w:t>.</w:t>
      </w:r>
      <w:r w:rsidRPr="001E6C2B">
        <w:rPr>
          <w:sz w:val="28"/>
          <w:lang w:val="en-US"/>
        </w:rPr>
        <w:tab/>
      </w:r>
      <w:r w:rsidRPr="00BB4910">
        <w:rPr>
          <w:sz w:val="28"/>
          <w:szCs w:val="28"/>
          <w:lang w:val="en-US"/>
        </w:rPr>
        <w:t>Online</w:t>
      </w:r>
      <w:r w:rsidRPr="001E6C2B">
        <w:rPr>
          <w:sz w:val="28"/>
          <w:szCs w:val="28"/>
          <w:lang w:val="en-US"/>
        </w:rPr>
        <w:t xml:space="preserve"> </w:t>
      </w:r>
      <w:r w:rsidRPr="00BB4910">
        <w:rPr>
          <w:sz w:val="28"/>
          <w:szCs w:val="28"/>
          <w:lang w:val="en-US"/>
        </w:rPr>
        <w:t>Fabrics</w:t>
      </w:r>
      <w:r w:rsidRPr="001E6C2B">
        <w:rPr>
          <w:sz w:val="28"/>
          <w:szCs w:val="28"/>
          <w:lang w:val="en-US"/>
        </w:rPr>
        <w:t xml:space="preserve">. </w:t>
      </w:r>
      <w:r w:rsidRPr="00BB4910">
        <w:rPr>
          <w:sz w:val="28"/>
          <w:szCs w:val="28"/>
          <w:lang w:val="en-US"/>
        </w:rPr>
        <w:t>URL</w:t>
      </w:r>
      <w:r w:rsidRPr="001E6C2B">
        <w:rPr>
          <w:sz w:val="28"/>
          <w:szCs w:val="28"/>
          <w:lang w:val="en-US"/>
        </w:rPr>
        <w:t xml:space="preserve">: </w:t>
      </w:r>
      <w:hyperlink r:id="rId15" w:history="1">
        <w:r w:rsidRPr="00BB4910">
          <w:rPr>
            <w:color w:val="0000FF"/>
            <w:sz w:val="28"/>
            <w:szCs w:val="28"/>
            <w:u w:val="single"/>
            <w:lang w:val="en-US"/>
          </w:rPr>
          <w:t>http</w:t>
        </w:r>
        <w:r w:rsidRPr="001E6C2B">
          <w:rPr>
            <w:color w:val="0000FF"/>
            <w:sz w:val="28"/>
            <w:szCs w:val="28"/>
            <w:u w:val="single"/>
            <w:lang w:val="en-US"/>
          </w:rPr>
          <w:t>://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www</w:t>
        </w:r>
        <w:r w:rsidRPr="001E6C2B">
          <w:rPr>
            <w:color w:val="0000FF"/>
            <w:sz w:val="28"/>
            <w:szCs w:val="28"/>
            <w:u w:val="single"/>
            <w:lang w:val="en-US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online</w:t>
        </w:r>
        <w:r w:rsidRPr="001E6C2B">
          <w:rPr>
            <w:color w:val="0000FF"/>
            <w:sz w:val="28"/>
            <w:szCs w:val="28"/>
            <w:u w:val="single"/>
            <w:lang w:val="en-US"/>
          </w:rPr>
          <w:t>-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fabrics</w:t>
        </w:r>
        <w:r w:rsidRPr="001E6C2B">
          <w:rPr>
            <w:color w:val="0000FF"/>
            <w:sz w:val="28"/>
            <w:szCs w:val="28"/>
            <w:u w:val="single"/>
            <w:lang w:val="en-US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co</w:t>
        </w:r>
        <w:r w:rsidRPr="001E6C2B">
          <w:rPr>
            <w:color w:val="0000FF"/>
            <w:sz w:val="28"/>
            <w:szCs w:val="28"/>
            <w:u w:val="single"/>
            <w:lang w:val="en-US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uk</w:t>
        </w:r>
        <w:r w:rsidRPr="001E6C2B">
          <w:rPr>
            <w:color w:val="0000FF"/>
            <w:sz w:val="28"/>
            <w:szCs w:val="28"/>
            <w:u w:val="single"/>
            <w:lang w:val="en-US"/>
          </w:rPr>
          <w:t>/</w:t>
        </w:r>
      </w:hyperlink>
      <w:r w:rsidRPr="001E6C2B">
        <w:rPr>
          <w:sz w:val="28"/>
          <w:szCs w:val="28"/>
          <w:lang w:val="en-US"/>
        </w:rPr>
        <w:t xml:space="preserve"> (</w:t>
      </w:r>
      <w:r w:rsidRPr="00BB4910">
        <w:rPr>
          <w:sz w:val="28"/>
          <w:szCs w:val="28"/>
        </w:rPr>
        <w:t>дата</w:t>
      </w:r>
      <w:r w:rsidRPr="001E6C2B">
        <w:rPr>
          <w:sz w:val="28"/>
          <w:szCs w:val="28"/>
          <w:lang w:val="en-US"/>
        </w:rPr>
        <w:t xml:space="preserve"> </w:t>
      </w:r>
      <w:r w:rsidRPr="00BB4910">
        <w:rPr>
          <w:sz w:val="28"/>
          <w:szCs w:val="28"/>
        </w:rPr>
        <w:t>обращения</w:t>
      </w:r>
      <w:r w:rsidRPr="001E6C2B">
        <w:rPr>
          <w:sz w:val="28"/>
          <w:szCs w:val="28"/>
          <w:lang w:val="en-US"/>
        </w:rPr>
        <w:t>: 4.04.10).</w:t>
      </w:r>
      <w:r w:rsidRPr="001E6C2B">
        <w:rPr>
          <w:sz w:val="28"/>
          <w:lang w:val="en-US"/>
        </w:rPr>
        <w:t xml:space="preserve"> </w:t>
      </w:r>
    </w:p>
    <w:bookmarkStart w:id="12" w:name="BosC_2010"/>
    <w:p w14:paraId="6FBF7E28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1E6C2B">
        <w:rPr>
          <w:rFonts w:ascii="Times New Roman" w:eastAsia="Times New Roman" w:hAnsi="Times New Roman" w:cs="Times New Roman"/>
          <w:sz w:val="28"/>
          <w:lang w:val="en-US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1E6C2B">
        <w:rPr>
          <w:rFonts w:ascii="Times New Roman" w:eastAsia="Times New Roman" w:hAnsi="Times New Roman" w:cs="Times New Roman"/>
          <w:sz w:val="28"/>
          <w:lang w:val="en-US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1E6C2B">
        <w:rPr>
          <w:rFonts w:ascii="Times New Roman" w:eastAsia="Times New Roman" w:hAnsi="Times New Roman" w:cs="Times New Roman"/>
          <w:sz w:val="28"/>
          <w:lang w:val="en-US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2"/>
      <w:r w:rsidRPr="001E6C2B">
        <w:rPr>
          <w:rFonts w:ascii="Times New Roman" w:eastAsia="Times New Roman" w:hAnsi="Times New Roman" w:cs="Times New Roman"/>
          <w:sz w:val="28"/>
          <w:lang w:val="en-US"/>
        </w:rPr>
        <w:t>.</w:t>
      </w:r>
      <w:r w:rsidRPr="001E6C2B">
        <w:rPr>
          <w:rFonts w:ascii="Times New Roman" w:eastAsia="Times New Roman" w:hAnsi="Times New Roman" w:cs="Times New Roman"/>
          <w:sz w:val="28"/>
          <w:lang w:val="en-US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</w:t>
      </w:r>
      <w:r w:rsidR="00E61C62" w:rsidRPr="00E61C62">
        <w:rPr>
          <w:rFonts w:ascii="Times New Roman" w:eastAsia="Times New Roman" w:hAnsi="Times New Roman" w:cs="Times New Roman"/>
          <w:sz w:val="28"/>
          <w:lang w:val="en-US"/>
        </w:rPr>
        <w:t>logobabushka</w:t>
      </w:r>
      <w:proofErr w:type="spellEnd"/>
      <w:r w:rsidRPr="001E6C2B">
        <w:rPr>
          <w:rFonts w:ascii="Times New Roman" w:eastAsia="Times New Roman" w:hAnsi="Times New Roman" w:cs="Times New Roman"/>
          <w:sz w:val="28"/>
          <w:lang w:val="en-US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6" w:history="1"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  <w:hyperlink r:id="rId17" w:history="1"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http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://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blogobabushka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.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ru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/</w:t>
          </w:r>
        </w:hyperlink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</w:t>
      </w:r>
      <w:proofErr w:type="gramStart"/>
      <w:r w:rsidRPr="00BB4910">
        <w:rPr>
          <w:rFonts w:ascii="Times New Roman" w:eastAsia="Times New Roman" w:hAnsi="Times New Roman" w:cs="Times New Roman"/>
          <w:sz w:val="28"/>
          <w:szCs w:val="28"/>
        </w:rPr>
        <w:t>4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)</w:t>
      </w:r>
      <w:proofErr w:type="gramEnd"/>
      <w:r w:rsidRPr="00BB4910">
        <w:rPr>
          <w:rFonts w:ascii="Times New Roman" w:eastAsia="Times New Roman" w:hAnsi="Times New Roman" w:cs="Times New Roman"/>
          <w:sz w:val="28"/>
          <w:szCs w:val="28"/>
        </w:rPr>
        <w:t>.</w:t>
      </w:r>
    </w:p>
    <w:bookmarkStart w:id="13" w:name="BPHP_2010"/>
    <w:p w14:paraId="2057A9E9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3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ootstap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8" w:history="1"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://</w:t>
        </w:r>
        <w:proofErr w:type="spellStart"/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getbootstrap</w:t>
        </w:r>
        <w:proofErr w:type="spellEnd"/>
        <w:r w:rsidR="00E61C62" w:rsidRPr="00260100">
          <w:rPr>
            <w:rFonts w:ascii="Times New Roman" w:eastAsia="Times New Roman" w:hAnsi="Times New Roman" w:cs="Times New Roman"/>
            <w:sz w:val="28"/>
          </w:rPr>
          <w:t>.</w:t>
        </w:r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com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</w:rPr>
        <w:t>).</w:t>
      </w:r>
    </w:p>
    <w:bookmarkStart w:id="14" w:name="BCFO_2010"/>
    <w:p w14:paraId="5E1E2057" w14:textId="77777777" w:rsidR="00BB4910" w:rsidRPr="001E6C2B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lang w:val="en-US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 xml:space="preserve"> AUTONUMLGL  \e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4"/>
      <w:r w:rsidRPr="00BB4910">
        <w:rPr>
          <w:rFonts w:ascii="Times New Roman" w:eastAsia="Times New Roman" w:hAnsi="Times New Roman" w:cs="Times New Roman"/>
          <w:sz w:val="28"/>
          <w:lang w:val="en-US"/>
        </w:rPr>
        <w:t>.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ab/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The Curtain Factory Outlet. URL</w:t>
      </w:r>
      <w:r w:rsidRPr="001E6C2B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: </w:t>
      </w:r>
      <w:hyperlink r:id="rId19" w:history="1"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http</w:t>
        </w:r>
        <w:r w:rsidRPr="001E6C2B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://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www</w:t>
        </w:r>
        <w:r w:rsidRPr="001E6C2B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.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curtainfactoryoutlet</w:t>
        </w:r>
        <w:r w:rsidRPr="001E6C2B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.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co</w:t>
        </w:r>
        <w:r w:rsidRPr="001E6C2B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.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uk</w:t>
        </w:r>
        <w:r w:rsidRPr="001E6C2B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/</w:t>
        </w:r>
      </w:hyperlink>
      <w:r w:rsidRPr="001E6C2B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</w:t>
      </w:r>
      <w:r w:rsidRPr="001E6C2B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обращения</w:t>
      </w:r>
      <w:r w:rsidRPr="001E6C2B">
        <w:rPr>
          <w:rFonts w:ascii="Times New Roman" w:eastAsia="Times New Roman" w:hAnsi="Times New Roman" w:cs="Times New Roman"/>
          <w:sz w:val="28"/>
          <w:szCs w:val="28"/>
          <w:lang w:val="en-US"/>
        </w:rPr>
        <w:t>: 4.04.10).</w:t>
      </w:r>
    </w:p>
    <w:bookmarkStart w:id="15" w:name="BДК_ajax_2010"/>
    <w:bookmarkStart w:id="16" w:name="BКСГ_php_2010"/>
    <w:p w14:paraId="44CB9B7F" w14:textId="77777777" w:rsidR="00A0518A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5"/>
      <w:r w:rsidRPr="00BB4910">
        <w:rPr>
          <w:rFonts w:ascii="Times New Roman" w:eastAsia="Times New Roman" w:hAnsi="Times New Roman" w:cs="Times New Roman"/>
          <w:sz w:val="28"/>
        </w:rPr>
        <w:t xml:space="preserve">. Дейв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Крей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Эрик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Паскарелло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Дарре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Джеймс.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Ajax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в действии. Вильямс, 2006 </w:t>
      </w:r>
      <w:proofErr w:type="gramStart"/>
      <w:r w:rsidRPr="00BB4910">
        <w:rPr>
          <w:rFonts w:ascii="Times New Roman" w:eastAsia="Times New Roman" w:hAnsi="Times New Roman" w:cs="Times New Roman"/>
          <w:sz w:val="28"/>
        </w:rPr>
        <w:t>г. ,</w:t>
      </w:r>
      <w:proofErr w:type="gramEnd"/>
      <w:r w:rsidRPr="00BB4910">
        <w:rPr>
          <w:rFonts w:ascii="Times New Roman" w:eastAsia="Times New Roman" w:hAnsi="Times New Roman" w:cs="Times New Roman"/>
          <w:sz w:val="28"/>
        </w:rPr>
        <w:t xml:space="preserve"> 640 стр.</w:t>
      </w:r>
      <w:r w:rsidR="00A0518A" w:rsidRPr="00A0518A">
        <w:rPr>
          <w:rFonts w:ascii="Times New Roman" w:eastAsia="Times New Roman" w:hAnsi="Times New Roman" w:cs="Times New Roman"/>
          <w:sz w:val="28"/>
        </w:rPr>
        <w:t xml:space="preserve"> </w:t>
      </w:r>
    </w:p>
    <w:p w14:paraId="52193492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8</w:t>
      </w:r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S</w:t>
      </w:r>
      <w:proofErr w:type="spellStart"/>
      <w:r w:rsidRPr="00717FFC">
        <w:rPr>
          <w:rFonts w:ascii="Times New Roman" w:eastAsia="Times New Roman" w:hAnsi="Times New Roman" w:cs="Times New Roman"/>
          <w:sz w:val="28"/>
          <w:szCs w:val="28"/>
        </w:rPr>
        <w:t>kwd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20" w:history="1"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proofErr w:type="spellStart"/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skwd</w:t>
        </w:r>
        <w:proofErr w:type="spellEnd"/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proofErr w:type="spellEnd"/>
        <w:r w:rsidRPr="003F72EF">
          <w:rPr>
            <w:rStyle w:val="af4"/>
          </w:rPr>
          <w:t>/</w:t>
        </w:r>
      </w:hyperlink>
      <w:r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(дата обращения: 4.04.1</w:t>
      </w:r>
      <w:r w:rsidRPr="00717FF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End w:id="16"/>
    <w:p w14:paraId="2C02B249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9</w:t>
      </w:r>
      <w:r w:rsidR="00BB4910" w:rsidRPr="00BB4910">
        <w:rPr>
          <w:rFonts w:ascii="Times New Roman" w:eastAsia="Times New Roman" w:hAnsi="Times New Roman" w:cs="Times New Roman"/>
          <w:sz w:val="28"/>
        </w:rPr>
        <w:t>.</w:t>
      </w:r>
      <w:r w:rsidR="00BB4910"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BB4910" w:rsidRPr="00BB4910">
        <w:rPr>
          <w:rFonts w:ascii="Times New Roman" w:eastAsia="Times-Roman" w:hAnsi="Times New Roman" w:cs="Times New Roman"/>
          <w:sz w:val="28"/>
        </w:rPr>
        <w:t>Яндекс.Словари</w:t>
      </w:r>
      <w:proofErr w:type="spellEnd"/>
      <w:r w:rsidR="00BB4910" w:rsidRPr="00BB4910">
        <w:rPr>
          <w:rFonts w:ascii="Times New Roman" w:eastAsia="Times-Roman" w:hAnsi="Times New Roman" w:cs="Times New Roman"/>
          <w:sz w:val="28"/>
        </w:rPr>
        <w:t xml:space="preserve">. </w:t>
      </w:r>
      <w:r w:rsidR="00BB4910" w:rsidRPr="00BB4910">
        <w:rPr>
          <w:rFonts w:ascii="Times New Roman" w:eastAsia="Times-Roman" w:hAnsi="Times New Roman" w:cs="Times New Roman"/>
          <w:sz w:val="28"/>
          <w:lang w:val="en-US"/>
        </w:rPr>
        <w:t>URL</w:t>
      </w:r>
      <w:r w:rsidR="00BB4910" w:rsidRPr="00BB4910">
        <w:rPr>
          <w:rFonts w:ascii="Times New Roman" w:eastAsia="Times-Roman" w:hAnsi="Times New Roman" w:cs="Times New Roman"/>
          <w:sz w:val="28"/>
        </w:rPr>
        <w:t xml:space="preserve">: </w:t>
      </w:r>
      <w:hyperlink r:id="rId21" w:history="1"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http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://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slovari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yandex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ru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/</w:t>
        </w:r>
      </w:hyperlink>
      <w:r w:rsidR="00BB4910" w:rsidRPr="00BB4910">
        <w:rPr>
          <w:rFonts w:ascii="Times New Roman" w:eastAsia="Times-Roman" w:hAnsi="Times New Roman" w:cs="Times New Roman"/>
          <w:sz w:val="28"/>
        </w:rPr>
        <w:t xml:space="preserve"> (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0</w:t>
      </w:r>
      <w:r w:rsidR="00BB4910" w:rsidRPr="00BB4910">
        <w:rPr>
          <w:rFonts w:ascii="Times New Roman" w:eastAsia="Times New Roman" w:hAnsi="Times New Roman" w:cs="Times New Roman"/>
          <w:sz w:val="28"/>
        </w:rPr>
        <w:t>).</w:t>
      </w:r>
    </w:p>
    <w:p w14:paraId="7E7E6DE9" w14:textId="77777777" w:rsidR="00BB4910" w:rsidRPr="006C5651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sectPr w:rsidR="00BB4910" w:rsidRPr="006C5651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Times-Roman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343D11"/>
    <w:multiLevelType w:val="hybridMultilevel"/>
    <w:tmpl w:val="9FFAA7B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6808BE"/>
    <w:multiLevelType w:val="hybridMultilevel"/>
    <w:tmpl w:val="ACE2CBB4"/>
    <w:lvl w:ilvl="0" w:tplc="83DC2C52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9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3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4">
    <w:nsid w:val="5E05259E"/>
    <w:multiLevelType w:val="hybridMultilevel"/>
    <w:tmpl w:val="C4A80074"/>
    <w:lvl w:ilvl="0" w:tplc="9B3495EA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5"/>
  </w:num>
  <w:num w:numId="2">
    <w:abstractNumId w:val="3"/>
  </w:num>
  <w:num w:numId="3">
    <w:abstractNumId w:val="17"/>
  </w:num>
  <w:num w:numId="4">
    <w:abstractNumId w:val="7"/>
  </w:num>
  <w:num w:numId="5">
    <w:abstractNumId w:val="15"/>
  </w:num>
  <w:num w:numId="6">
    <w:abstractNumId w:val="4"/>
  </w:num>
  <w:num w:numId="7">
    <w:abstractNumId w:val="10"/>
  </w:num>
  <w:num w:numId="8">
    <w:abstractNumId w:val="2"/>
  </w:num>
  <w:num w:numId="9">
    <w:abstractNumId w:val="16"/>
  </w:num>
  <w:num w:numId="10">
    <w:abstractNumId w:val="12"/>
  </w:num>
  <w:num w:numId="11">
    <w:abstractNumId w:val="8"/>
  </w:num>
  <w:num w:numId="12">
    <w:abstractNumId w:val="0"/>
  </w:num>
  <w:num w:numId="13">
    <w:abstractNumId w:val="13"/>
  </w:num>
  <w:num w:numId="14">
    <w:abstractNumId w:val="9"/>
  </w:num>
  <w:num w:numId="15">
    <w:abstractNumId w:val="11"/>
  </w:num>
  <w:num w:numId="16">
    <w:abstractNumId w:val="1"/>
  </w:num>
  <w:num w:numId="17">
    <w:abstractNumId w:val="6"/>
  </w:num>
  <w:num w:numId="18">
    <w:abstractNumId w:val="1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463CD"/>
    <w:rsid w:val="00155A32"/>
    <w:rsid w:val="00161EDC"/>
    <w:rsid w:val="001627E7"/>
    <w:rsid w:val="0016336E"/>
    <w:rsid w:val="001C42D9"/>
    <w:rsid w:val="001D0C80"/>
    <w:rsid w:val="001E6C2B"/>
    <w:rsid w:val="001F13F5"/>
    <w:rsid w:val="002547C2"/>
    <w:rsid w:val="00255AF0"/>
    <w:rsid w:val="00257CFE"/>
    <w:rsid w:val="00260100"/>
    <w:rsid w:val="00272013"/>
    <w:rsid w:val="002A22C9"/>
    <w:rsid w:val="002F2EC7"/>
    <w:rsid w:val="003732DB"/>
    <w:rsid w:val="004917EC"/>
    <w:rsid w:val="004A3FB8"/>
    <w:rsid w:val="004B3B80"/>
    <w:rsid w:val="0050356D"/>
    <w:rsid w:val="00554A80"/>
    <w:rsid w:val="005B087D"/>
    <w:rsid w:val="005F6490"/>
    <w:rsid w:val="00643CBC"/>
    <w:rsid w:val="00644C99"/>
    <w:rsid w:val="006711F1"/>
    <w:rsid w:val="00685E18"/>
    <w:rsid w:val="006C5651"/>
    <w:rsid w:val="00717FFC"/>
    <w:rsid w:val="007423AA"/>
    <w:rsid w:val="007605FA"/>
    <w:rsid w:val="007A76A4"/>
    <w:rsid w:val="00802585"/>
    <w:rsid w:val="008136A2"/>
    <w:rsid w:val="00834253"/>
    <w:rsid w:val="008A312D"/>
    <w:rsid w:val="008B4CB6"/>
    <w:rsid w:val="008E2E9D"/>
    <w:rsid w:val="00903F85"/>
    <w:rsid w:val="00941B5B"/>
    <w:rsid w:val="00943CC8"/>
    <w:rsid w:val="009F079C"/>
    <w:rsid w:val="00A0518A"/>
    <w:rsid w:val="00A23A0B"/>
    <w:rsid w:val="00A3609F"/>
    <w:rsid w:val="00A600C1"/>
    <w:rsid w:val="00A720AB"/>
    <w:rsid w:val="00BB4910"/>
    <w:rsid w:val="00BE72EC"/>
    <w:rsid w:val="00C11D6B"/>
    <w:rsid w:val="00C2015B"/>
    <w:rsid w:val="00CF7138"/>
    <w:rsid w:val="00E61C62"/>
    <w:rsid w:val="00E704DA"/>
    <w:rsid w:val="00E924A9"/>
    <w:rsid w:val="00EA1E31"/>
    <w:rsid w:val="00EB6494"/>
    <w:rsid w:val="00F12A16"/>
    <w:rsid w:val="00F234DE"/>
    <w:rsid w:val="00F30446"/>
    <w:rsid w:val="00F451C4"/>
    <w:rsid w:val="00F60A98"/>
    <w:rsid w:val="00F86E00"/>
    <w:rsid w:val="00FA43B3"/>
    <w:rsid w:val="00FC0F88"/>
    <w:rsid w:val="00FD36E1"/>
    <w:rsid w:val="00FD46F4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  <w15:docId w15:val="{C42902FB-DE24-497E-BACB-CCE9B737AC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earchenginez.ru/strategii-prodvizheniya-sajtov/" TargetMode="External"/><Relationship Id="rId13" Type="http://schemas.openxmlformats.org/officeDocument/2006/relationships/hyperlink" Target="http://www.cossa.ru/" TargetMode="External"/><Relationship Id="rId18" Type="http://schemas.openxmlformats.org/officeDocument/2006/relationships/hyperlink" Target="http://getbootstrap.com/" TargetMode="External"/><Relationship Id="rId3" Type="http://schemas.openxmlformats.org/officeDocument/2006/relationships/styles" Target="styles.xml"/><Relationship Id="rId21" Type="http://schemas.openxmlformats.org/officeDocument/2006/relationships/hyperlink" Target="http://slovari.yandex.ru/" TargetMode="External"/><Relationship Id="rId7" Type="http://schemas.openxmlformats.org/officeDocument/2006/relationships/hyperlink" Target="http://www.webeffector.ru/wiki/%D0%A1%D1%81%D1%8B%D0%BB%D0%BA%D0%B0" TargetMode="External"/><Relationship Id="rId12" Type="http://schemas.openxmlformats.org/officeDocument/2006/relationships/image" Target="media/image2.png"/><Relationship Id="rId17" Type="http://schemas.openxmlformats.org/officeDocument/2006/relationships/hyperlink" Target="http://blogobabushka.ru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oscommerce.com/" TargetMode="External"/><Relationship Id="rId20" Type="http://schemas.openxmlformats.org/officeDocument/2006/relationships/hyperlink" Target="%20http://skwd.ru/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://www.webeffector.ru/wiki/%D0%97%D0%B0%D0%BF%D1%80%D0%BE%D1%81" TargetMode="External"/><Relationship Id="rId11" Type="http://schemas.openxmlformats.org/officeDocument/2006/relationships/image" Target="media/image1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ww.online-fabrics.co.uk/" TargetMode="External"/><Relationship Id="rId23" Type="http://schemas.microsoft.com/office/2011/relationships/people" Target="people.xml"/><Relationship Id="rId10" Type="http://schemas.openxmlformats.org/officeDocument/2006/relationships/hyperlink" Target="http://allpositions.ru/" TargetMode="External"/><Relationship Id="rId19" Type="http://schemas.openxmlformats.org/officeDocument/2006/relationships/hyperlink" Target="http://www.curtainfactoryoutlet.co.uk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megaindex.ru" TargetMode="External"/><Relationship Id="rId14" Type="http://schemas.openxmlformats.org/officeDocument/2006/relationships/hyperlink" Target="http://www.webeffector.ru/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B2DF71-0918-4418-9AE9-5C5CB8BEBF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2</Pages>
  <Words>1776</Words>
  <Characters>10127</Characters>
  <Application>Microsoft Office Word</Application>
  <DocSecurity>0</DocSecurity>
  <Lines>84</Lines>
  <Paragraphs>2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Gleb Radchenko</cp:lastModifiedBy>
  <cp:revision>4</cp:revision>
  <cp:lastPrinted>2007-04-23T16:06:00Z</cp:lastPrinted>
  <dcterms:created xsi:type="dcterms:W3CDTF">2014-01-20T19:31:00Z</dcterms:created>
  <dcterms:modified xsi:type="dcterms:W3CDTF">2014-01-21T05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gleb.radchenko@gmail.com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